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260E42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320DA5" w:rsidRPr="00661504">
              <w:rPr>
                <w:lang w:val="en-CA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Vordiplom (B.S. equivalent), Psychology, Albert-Ludwigs-Universität Freiburg, Germany. DAAD-honored year abroad, University of Michigan</w:t>
            </w:r>
          </w:p>
        </w:tc>
      </w:tr>
    </w:tbl>
    <w:p w14:paraId="41C8F396" w14:textId="77777777" w:rsidR="00052E6D" w:rsidRPr="00661504" w:rsidRDefault="00052E6D" w:rsidP="00CA1E00">
      <w:pPr>
        <w:autoSpaceDE w:val="0"/>
        <w:autoSpaceDN w:val="0"/>
        <w:adjustRightInd w:val="0"/>
        <w:rPr>
          <w:bCs/>
          <w:lang w:val="en-CA"/>
        </w:rPr>
      </w:pPr>
    </w:p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BA290ED" w:rsidR="000E58CB" w:rsidRPr="00661504" w:rsidRDefault="00E32230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dversity; </w:t>
      </w:r>
      <w:r w:rsidR="000E58CB" w:rsidRPr="00661504">
        <w:rPr>
          <w:color w:val="000000"/>
          <w:lang w:val="en-CA"/>
        </w:rPr>
        <w:t>Cultural change</w:t>
      </w:r>
      <w:r w:rsidR="00320DA5" w:rsidRPr="00661504">
        <w:rPr>
          <w:color w:val="000000"/>
          <w:lang w:val="en-CA"/>
        </w:rPr>
        <w:t xml:space="preserve"> and 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</w:t>
      </w:r>
      <w:r w:rsidR="00320DA5" w:rsidRPr="00661504">
        <w:rPr>
          <w:color w:val="000000"/>
          <w:lang w:val="en-CA"/>
        </w:rPr>
        <w:t xml:space="preserve">Judgment; </w:t>
      </w:r>
      <w:r w:rsidR="00A20790" w:rsidRPr="00661504">
        <w:rPr>
          <w:color w:val="000000"/>
          <w:lang w:val="en-CA"/>
        </w:rPr>
        <w:t xml:space="preserve">Forecasting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0D0B940D" w14:textId="77777777" w:rsidR="006E200E" w:rsidRPr="00661504" w:rsidRDefault="006E200E" w:rsidP="005E4D71">
      <w:pPr>
        <w:autoSpaceDE w:val="0"/>
        <w:autoSpaceDN w:val="0"/>
        <w:adjustRightInd w:val="0"/>
        <w:rPr>
          <w:lang w:val="en-CA"/>
        </w:rPr>
      </w:pPr>
    </w:p>
    <w:p w14:paraId="37C1D711" w14:textId="27F57C69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86635F">
        <w:rPr>
          <w:b/>
          <w:color w:val="000000"/>
          <w:lang w:val="en-CA"/>
        </w:rPr>
        <w:t>1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Pr="00661504">
        <w:rPr>
          <w:b/>
          <w:color w:val="000000"/>
          <w:lang w:val="en-CA"/>
        </w:rPr>
        <w:t>7,</w:t>
      </w:r>
      <w:r w:rsidR="00C94F1E">
        <w:rPr>
          <w:b/>
          <w:color w:val="000000"/>
          <w:lang w:val="en-CA"/>
        </w:rPr>
        <w:t>9</w:t>
      </w:r>
      <w:r w:rsidR="00121269">
        <w:rPr>
          <w:b/>
          <w:color w:val="000000"/>
          <w:lang w:val="en-CA"/>
        </w:rPr>
        <w:t>77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6B6BC9"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3A62452D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 (MIDI)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</w:t>
            </w:r>
            <w:r w:rsidR="00661504" w:rsidRPr="00661504">
              <w:rPr>
                <w:i/>
                <w:iCs/>
                <w:color w:val="000000"/>
              </w:rPr>
              <w:lastRenderedPageBreak/>
              <w:t>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>German 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4DB3DB05" w14:textId="06C4988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357A5BD8" w14:textId="77777777" w:rsidR="00EE6C93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  <w:p w14:paraId="427DB406" w14:textId="751EB107" w:rsidR="00661504" w:rsidRPr="00661504" w:rsidRDefault="00661504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15DCE29D" w14:textId="58BF4BCB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 </w:t>
            </w:r>
          </w:p>
          <w:p w14:paraId="55EE69DD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3EF2E29E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4C8E646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95EA29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3CDB48E0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0EA85FEF" w14:textId="77777777" w:rsidR="00661504" w:rsidRPr="00661504" w:rsidRDefault="00661504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27072734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4F8F0512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566404BE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0BF33876" w14:textId="6537F14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  <w:p w14:paraId="4A2C251F" w14:textId="78A85D4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7FFAF2A9" w14:textId="7C0FE1D5" w:rsidR="003326AB" w:rsidRPr="00661504" w:rsidRDefault="00FB165E" w:rsidP="003326AB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  <w:p w14:paraId="294D7393" w14:textId="43144EB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6297D54B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625E297F" w14:textId="199DC5FE" w:rsidR="003326AB" w:rsidRPr="00661504" w:rsidRDefault="007B4430" w:rsidP="003326AB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  <w:p w14:paraId="4541FE4C" w14:textId="6BAE40D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66EDF244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16B82911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23CD0F58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63EDF17D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16741846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250356FD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51BABF2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1E909A31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1396D91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4CDEBBAF" w14:textId="7083B562" w:rsidR="007B4430" w:rsidRPr="00661504" w:rsidRDefault="003326AB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  <w:p w14:paraId="0CB069E2" w14:textId="24BDB07E" w:rsidR="007B4430" w:rsidRPr="00661504" w:rsidRDefault="007B4430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661504" w:rsidRDefault="003326AB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  <w:p w14:paraId="64E1C79E" w14:textId="1C288673" w:rsidR="007B4430" w:rsidRPr="00661504" w:rsidRDefault="007B4430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212F7D5B" w14:textId="1E7479EC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377C0546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>
        <w:rPr>
          <w:b/>
          <w:color w:val="000000"/>
          <w:lang w:val="en-CA"/>
        </w:rPr>
        <w:t xml:space="preserve">all on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2CD3A66F" w14:textId="3CE5E7FE" w:rsidR="001769C0" w:rsidRPr="00661504" w:rsidRDefault="001769C0" w:rsidP="00205A46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bookmarkStart w:id="10" w:name="_Hlk58345161"/>
      <w:bookmarkStart w:id="11" w:name="_Hlk61029720"/>
      <w:bookmarkStart w:id="12" w:name="_Hlk46853086"/>
      <w:r w:rsidRPr="0052719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Meyers, E., &amp; </w:t>
      </w:r>
      <w:r w:rsidRPr="00661504">
        <w:rPr>
          <w:color w:val="000000"/>
          <w:shd w:val="clear" w:color="auto" w:fill="FFFFFF"/>
          <w:lang w:val="en-CA"/>
        </w:rPr>
        <w:t xml:space="preserve">Eibach, R. E. (in press). The wisdom in the story: Clarifying assumptions about radical uncertainty and reasonableness in narrative judgment. </w:t>
      </w:r>
      <w:r w:rsidRPr="00661504">
        <w:rPr>
          <w:i/>
          <w:lang w:val="en-CA"/>
        </w:rPr>
        <w:t xml:space="preserve">Behavioral and Brain Sciences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1E211627" w14:textId="77777777" w:rsidR="001769C0" w:rsidRPr="005B493E" w:rsidRDefault="001769C0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60F62BC" w14:textId="5B5C641B" w:rsidR="005B493E" w:rsidRDefault="005B493E" w:rsidP="005B493E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>
        <w:rPr>
          <w:lang w:val="en-US"/>
        </w:rPr>
        <w:t xml:space="preserve">R., </w:t>
      </w:r>
      <w:r w:rsidRPr="005B493E">
        <w:t>Chopik, W</w:t>
      </w:r>
      <w:r>
        <w:rPr>
          <w:lang w:val="en-US"/>
        </w:rPr>
        <w:t xml:space="preserve">. J. , </w:t>
      </w:r>
      <w:r w:rsidRPr="005B493E">
        <w:t xml:space="preserve">Ackerman, </w:t>
      </w:r>
      <w:r>
        <w:rPr>
          <w:lang w:val="en-US"/>
        </w:rPr>
        <w:t xml:space="preserve">R. A., </w:t>
      </w:r>
      <w:r w:rsidRPr="005B493E">
        <w:t>Allroggen,</w:t>
      </w:r>
      <w:r>
        <w:rPr>
          <w:lang w:val="en-US"/>
        </w:rPr>
        <w:t xml:space="preserve"> M., </w:t>
      </w:r>
      <w:r w:rsidRPr="005B493E">
        <w:t xml:space="preserve">Bianchi, </w:t>
      </w:r>
      <w:r>
        <w:rPr>
          <w:lang w:val="en-US"/>
        </w:rPr>
        <w:t xml:space="preserve">E. C., </w:t>
      </w:r>
      <w:r w:rsidRPr="005B493E">
        <w:t xml:space="preserve">Brecheen, </w:t>
      </w:r>
      <w:r>
        <w:rPr>
          <w:lang w:val="en-US"/>
        </w:rPr>
        <w:t xml:space="preserve">C., </w:t>
      </w:r>
      <w:r w:rsidRPr="005B493E">
        <w:t xml:space="preserve">Campbell, </w:t>
      </w:r>
      <w:r>
        <w:rPr>
          <w:lang w:val="en-US"/>
        </w:rPr>
        <w:t xml:space="preserve">W. K., </w:t>
      </w:r>
      <w:r w:rsidRPr="005B493E">
        <w:t xml:space="preserve">Gerlach, </w:t>
      </w:r>
      <w:r>
        <w:rPr>
          <w:lang w:val="en-US"/>
        </w:rPr>
        <w:t xml:space="preserve">T. M., </w:t>
      </w:r>
      <w:r w:rsidRPr="005B493E">
        <w:t xml:space="preserve">Geukes, </w:t>
      </w:r>
      <w:r>
        <w:rPr>
          <w:lang w:val="en-US"/>
        </w:rPr>
        <w:t xml:space="preserve">K., </w:t>
      </w:r>
      <w:r w:rsidRPr="005B493E">
        <w:t xml:space="preserve">Grijalva, </w:t>
      </w:r>
      <w:r>
        <w:rPr>
          <w:lang w:val="en-US"/>
        </w:rPr>
        <w:t xml:space="preserve">E., </w:t>
      </w:r>
      <w:r w:rsidRPr="005B493E">
        <w:rPr>
          <w:b/>
          <w:bCs/>
        </w:rPr>
        <w:t>Grossmann</w:t>
      </w:r>
      <w:r w:rsidRPr="005B493E">
        <w:rPr>
          <w:b/>
          <w:bCs/>
          <w:lang w:val="en-US"/>
        </w:rPr>
        <w:t>, I</w:t>
      </w:r>
      <w:r>
        <w:rPr>
          <w:lang w:val="en-US"/>
        </w:rPr>
        <w:t xml:space="preserve">.… &amp; Back M. (in press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.</w:t>
      </w:r>
      <w:r w:rsidRPr="005B493E">
        <w:rPr>
          <w:lang w:val="en-US"/>
        </w:rPr>
        <w:t xml:space="preserve"> </w:t>
      </w:r>
    </w:p>
    <w:p w14:paraId="02794BEF" w14:textId="77777777" w:rsidR="005B493E" w:rsidRPr="005B493E" w:rsidRDefault="005B493E" w:rsidP="005B493E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3DA0014" w14:textId="27403A75" w:rsidR="005B493E" w:rsidRPr="004A08C1" w:rsidRDefault="005B493E" w:rsidP="005B493E">
      <w:pPr>
        <w:autoSpaceDE w:val="0"/>
        <w:autoSpaceDN w:val="0"/>
        <w:adjustRightInd w:val="0"/>
        <w:ind w:left="720" w:hanging="720"/>
        <w:rPr>
          <w:iCs/>
          <w:lang w:val="en-US"/>
        </w:rPr>
      </w:pPr>
      <w:r w:rsidRPr="00527194">
        <w:rPr>
          <w:b/>
          <w:bCs/>
        </w:rPr>
        <w:t>Grossmann, I</w:t>
      </w:r>
      <w:r w:rsidRPr="004A08C1">
        <w:t xml:space="preserve">., </w:t>
      </w:r>
      <w:r w:rsidRPr="004A08C1">
        <w:rPr>
          <w:u w:val="single"/>
        </w:rPr>
        <w:t>Rotella, A. M</w:t>
      </w:r>
      <w:r w:rsidRPr="004A08C1">
        <w:t xml:space="preserve">., Hutcherson, C., </w:t>
      </w:r>
      <w:r w:rsidRPr="004A08C1">
        <w:rPr>
          <w:u w:val="single"/>
        </w:rPr>
        <w:t>Sharpinskyi, C</w:t>
      </w:r>
      <w:r w:rsidRPr="004A08C1">
        <w:t>., Varnum, M. E. W., PhD, Achter, S., … Wilkening, T.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.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>)</w:t>
      </w:r>
    </w:p>
    <w:p w14:paraId="5DCD4796" w14:textId="77777777" w:rsidR="005B493E" w:rsidRDefault="005B493E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80BCC7D" w14:textId="69A443E3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7CBAC428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3" w:name="_Hlk110169799"/>
      <w:bookmarkStart w:id="14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26 (4), 559-575. </w:t>
      </w:r>
      <w:bookmarkEnd w:id="13"/>
      <w:r w:rsidRPr="00661504">
        <w:rPr>
          <w:b/>
          <w:color w:val="000000"/>
          <w:shd w:val="clear" w:color="auto" w:fill="FFFFFF"/>
          <w:lang w:val="en-CA"/>
        </w:rPr>
        <w:t>(3.91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5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77777777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5E4EC87C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Pr="00661504">
        <w:rPr>
          <w:lang w:val="en-CA"/>
        </w:rPr>
        <w:t xml:space="preserve">.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5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72A2CCA0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&amp; Grossmann, I.</w:t>
      </w:r>
      <w:r w:rsidRPr="00661504">
        <w:rPr>
          <w:lang w:val="en-CA"/>
        </w:rPr>
        <w:t xml:space="preserve"> (2021). 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Pr="00661504">
        <w:rPr>
          <w:b/>
          <w:lang w:val="en-CA"/>
        </w:rPr>
        <w:t>3.08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6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7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17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77777777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Growth as Positive Personality Change: Challenges, Opportunities and R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3.08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7B179850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1). 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4.39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661504">
        <w:rPr>
          <w:i/>
          <w:lang w:val="en-CA"/>
        </w:rPr>
        <w:t>American Psychologist</w:t>
      </w:r>
      <w:r w:rsidR="007879B9" w:rsidRPr="00661504">
        <w:rPr>
          <w:lang w:val="en-CA"/>
        </w:rPr>
        <w:t xml:space="preserve">, </w:t>
      </w:r>
      <w:r w:rsidR="007879B9" w:rsidRPr="00661504">
        <w:rPr>
          <w:i/>
          <w:iCs/>
          <w:lang w:val="en-CA"/>
        </w:rPr>
        <w:t>76</w:t>
      </w:r>
      <w:r w:rsidR="007879B9" w:rsidRPr="00661504">
        <w:rPr>
          <w:lang w:val="en-CA"/>
        </w:rPr>
        <w:t>, 833-837.</w:t>
      </w:r>
      <w:r w:rsidRPr="00661504">
        <w:rPr>
          <w:lang w:val="en-CA"/>
        </w:rPr>
        <w:t xml:space="preserve"> </w:t>
      </w:r>
      <w:r w:rsidR="007879B9" w:rsidRPr="00661504">
        <w:rPr>
          <w:lang w:val="en-CA"/>
        </w:rPr>
        <w:t xml:space="preserve">https://doi.org/10.1037/amp0000898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</w:t>
      </w:r>
      <w:r w:rsidRPr="00661504">
        <w:rPr>
          <w:b/>
          <w:color w:val="000000"/>
          <w:shd w:val="clear" w:color="auto" w:fill="FFFFFF"/>
          <w:lang w:val="en-CA"/>
        </w:rPr>
        <w:t>6.</w:t>
      </w:r>
      <w:r w:rsidR="00546F84">
        <w:rPr>
          <w:b/>
          <w:color w:val="000000"/>
          <w:shd w:val="clear" w:color="auto" w:fill="FFFFFF"/>
          <w:lang w:val="en-CA"/>
        </w:rPr>
        <w:t>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1EE4DFC" w14:textId="77777777" w:rsidR="00F943FF" w:rsidRPr="00661504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&amp;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(2020). 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18" w:name="_Hlk58345086"/>
    </w:p>
    <w:p w14:paraId="43A796AC" w14:textId="157505AF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, Eibach, R. P., </w:t>
      </w:r>
      <w:r w:rsidRPr="00661504">
        <w:rPr>
          <w:u w:val="single"/>
          <w:lang w:val="en-CA"/>
        </w:rPr>
        <w:t>Koyama, J</w:t>
      </w:r>
      <w:r w:rsidRPr="00661504">
        <w:rPr>
          <w:lang w:val="en-CA"/>
        </w:rPr>
        <w:t>., &amp;</w:t>
      </w:r>
      <w:r w:rsidRPr="00661504">
        <w:rPr>
          <w:u w:val="single"/>
          <w:lang w:val="en-CA"/>
        </w:rPr>
        <w:t xml:space="preserve"> Sahi, Q</w:t>
      </w:r>
      <w:r w:rsidRPr="00661504">
        <w:rPr>
          <w:lang w:val="en-CA"/>
        </w:rPr>
        <w:t xml:space="preserve">. (2020). </w:t>
      </w:r>
      <w:bookmarkStart w:id="19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19"/>
      <w:r w:rsidRPr="00661504">
        <w:rPr>
          <w:lang w:val="en-CA"/>
        </w:rPr>
        <w:t>doi: 10.1126/sciadv.aaz0289</w:t>
      </w:r>
      <w:bookmarkEnd w:id="18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2.80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0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0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Ferrari, M., &amp;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37FE064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4.39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1" w:name="_Hlk61029707"/>
      <w:bookmarkEnd w:id="12"/>
    </w:p>
    <w:p w14:paraId="76A2AE03" w14:textId="2B0EB6FC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Pr="00661504">
        <w:rPr>
          <w:b/>
          <w:lang w:val="en-CA"/>
        </w:rPr>
        <w:t>7.51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702B6B03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3.08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F3B1652" w:rsidR="00C11C94" w:rsidRPr="0066150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AA5956" w:rsidRPr="00661504">
        <w:rPr>
          <w:b/>
          <w:lang w:val="en-CA"/>
        </w:rPr>
        <w:t>4.39</w:t>
      </w:r>
      <w:r w:rsidRPr="00661504">
        <w:rPr>
          <w:b/>
          <w:lang w:val="en-CA"/>
        </w:rPr>
        <w:t>)</w:t>
      </w:r>
    </w:p>
    <w:p w14:paraId="7E8CF459" w14:textId="77777777" w:rsidR="00A20790" w:rsidRPr="00661504" w:rsidRDefault="00A20790" w:rsidP="00AA5956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  <w:bookmarkStart w:id="22" w:name="_Hlk46853115"/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</w:t>
      </w:r>
      <w:r w:rsidRPr="00661504">
        <w:rPr>
          <w:rFonts w:eastAsia="Calibri"/>
          <w:lang w:val="en-CA" w:eastAsia="en-US"/>
        </w:rPr>
        <w:lastRenderedPageBreak/>
        <w:t xml:space="preserve">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661504">
        <w:rPr>
          <w:rFonts w:eastAsia="Calibri"/>
          <w:iCs/>
          <w:lang w:val="en-CA" w:eastAsia="en-US"/>
        </w:rPr>
        <w:t>8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1"/>
    <w:bookmarkEnd w:id="22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>, 50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52A8A01C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3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3"/>
      <w:r w:rsidRPr="00661504">
        <w:rPr>
          <w:iCs/>
          <w:lang w:val="en-CA"/>
        </w:rPr>
        <w:t xml:space="preserve">doi: 10.1037/pspp0000171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03</w:t>
      </w:r>
      <w:r w:rsidRPr="00661504">
        <w:rPr>
          <w:lang w:val="en-CA"/>
        </w:rPr>
        <w:t>) 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A7D1B0B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color w:val="000000"/>
          <w:u w:val="single"/>
          <w:shd w:val="clear" w:color="auto" w:fill="FFFFFF"/>
          <w:lang w:val="en-CA"/>
        </w:rPr>
        <w:t>Brienza, J. P.</w:t>
      </w:r>
      <w:r w:rsidRPr="00661504">
        <w:rPr>
          <w:color w:val="000000"/>
          <w:shd w:val="clear" w:color="auto" w:fill="FFFFFF"/>
          <w:lang w:val="en-CA"/>
        </w:rPr>
        <w:t xml:space="preserve"> (</w:t>
      </w:r>
      <w:r w:rsidR="005B2DF1" w:rsidRPr="00661504">
        <w:rPr>
          <w:color w:val="000000"/>
          <w:shd w:val="clear" w:color="auto" w:fill="FFFFFF"/>
          <w:lang w:val="en-CA"/>
        </w:rPr>
        <w:t>2018</w:t>
      </w:r>
      <w:r w:rsidRPr="00661504">
        <w:rPr>
          <w:color w:val="000000"/>
          <w:shd w:val="clear" w:color="auto" w:fill="FFFFFF"/>
          <w:lang w:val="en-CA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new journal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37EC7174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2.31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</w:t>
      </w:r>
      <w:r w:rsidRPr="00661504">
        <w:rPr>
          <w:lang w:val="en-CA"/>
        </w:rPr>
        <w:lastRenderedPageBreak/>
        <w:t xml:space="preserve">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5F8D7332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40F56833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3.42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430D91F1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4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4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Pr="00661504">
        <w:rPr>
          <w:b/>
          <w:lang w:val="en-CA"/>
        </w:rPr>
        <w:t>7.51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>., Brienza, J.</w:t>
      </w:r>
      <w:r w:rsidR="00D06CFD" w:rsidRPr="00661504">
        <w:rPr>
          <w:rFonts w:eastAsia="Calibri"/>
          <w:lang w:val="en-CA" w:eastAsia="en-US"/>
        </w:rPr>
        <w:t xml:space="preserve"> P.</w:t>
      </w:r>
      <w:r w:rsidRPr="00661504">
        <w:rPr>
          <w:rFonts w:eastAsia="Calibri"/>
          <w:lang w:val="en-CA" w:eastAsia="en-US"/>
        </w:rPr>
        <w:t xml:space="preserve">, &amp; Bobocel. D.R. (2017). 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0722D94B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Pr="00661504">
        <w:rPr>
          <w:b/>
          <w:lang w:val="en-CA"/>
        </w:rPr>
        <w:t>2.31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Varnum, M. E.W. (2017). 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5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lastRenderedPageBreak/>
        <w:t>Psychological Science, 28</w:t>
      </w:r>
      <w:r w:rsidRPr="00661504">
        <w:rPr>
          <w:lang w:val="en-CA"/>
        </w:rPr>
        <w:t>(9), 1228-1239</w:t>
      </w:r>
      <w:bookmarkEnd w:id="25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29636253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Varnum, M. E. W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</w:t>
      </w:r>
      <w:bookmarkStart w:id="26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6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Pr="00661504">
        <w:rPr>
          <w:b/>
          <w:lang w:val="en-CA"/>
        </w:rPr>
        <w:t>7.51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27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27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67E1BE8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B71223" w:rsidRPr="00661504">
        <w:rPr>
          <w:b/>
          <w:lang w:val="en-CA"/>
        </w:rPr>
        <w:t>3.61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026C5D06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>. doi: 10.1037/pspp0000084 (</w:t>
      </w:r>
      <w:r w:rsidRPr="00661504">
        <w:rPr>
          <w:b/>
          <w:lang w:val="en-CA"/>
        </w:rPr>
        <w:t>5.03</w:t>
      </w:r>
      <w:r w:rsidRPr="00661504">
        <w:rPr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3BBBF90A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27</w:t>
      </w:r>
      <w:r w:rsidR="00CA403E" w:rsidRPr="00661504">
        <w:rPr>
          <w:lang w:val="en-CA"/>
        </w:rPr>
        <w:t>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7C6822D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B71223" w:rsidRPr="00661504">
        <w:rPr>
          <w:b/>
          <w:lang w:val="en-CA"/>
        </w:rPr>
        <w:t>3.61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52DCF2FC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>, Eibach, R.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6). 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B71223" w:rsidRPr="00661504">
        <w:rPr>
          <w:b/>
          <w:lang w:val="en-CA"/>
        </w:rPr>
        <w:t>3.61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8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28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C7DF714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en-CA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661504">
        <w:rPr>
          <w:rStyle w:val="Emphasis"/>
          <w:color w:val="000000"/>
          <w:lang w:val="en-CA"/>
        </w:rPr>
        <w:t>Frontiers in Psychology</w:t>
      </w:r>
      <w:r w:rsidRPr="00661504">
        <w:rPr>
          <w:rStyle w:val="Emphasis"/>
          <w:i w:val="0"/>
          <w:color w:val="000000"/>
          <w:lang w:val="en-CA"/>
        </w:rPr>
        <w:t>,</w:t>
      </w:r>
      <w:r w:rsidR="00E918EA" w:rsidRPr="00661504">
        <w:rPr>
          <w:rStyle w:val="Emphasis"/>
          <w:color w:val="000000"/>
          <w:lang w:val="en-CA"/>
        </w:rPr>
        <w:t xml:space="preserve"> 6</w:t>
      </w:r>
      <w:r w:rsidR="00E918EA" w:rsidRPr="00661504">
        <w:rPr>
          <w:rStyle w:val="Emphasis"/>
          <w:i w:val="0"/>
          <w:color w:val="000000"/>
          <w:lang w:val="en-CA"/>
        </w:rPr>
        <w:t>(1352)</w:t>
      </w:r>
      <w:r w:rsidR="00E918EA" w:rsidRPr="00661504">
        <w:rPr>
          <w:rStyle w:val="Emphasis"/>
          <w:color w:val="000000"/>
          <w:lang w:val="en-CA"/>
        </w:rPr>
        <w:t>.</w:t>
      </w:r>
      <w:r w:rsidR="005665CC" w:rsidRPr="00661504">
        <w:rPr>
          <w:rStyle w:val="Emphasis"/>
          <w:color w:val="000000"/>
          <w:lang w:val="en-CA"/>
        </w:rPr>
        <w:t xml:space="preserve"> </w:t>
      </w:r>
      <w:r w:rsidR="005665CC" w:rsidRPr="00661504">
        <w:rPr>
          <w:rStyle w:val="Emphasis"/>
          <w:i w:val="0"/>
          <w:color w:val="000000"/>
          <w:lang w:val="en-CA"/>
        </w:rPr>
        <w:t>doi: 10.3389/fpsyg.2015.01352 (</w:t>
      </w:r>
      <w:r w:rsidR="005665CC" w:rsidRPr="00661504">
        <w:rPr>
          <w:rStyle w:val="Emphasis"/>
          <w:b/>
          <w:i w:val="0"/>
          <w:color w:val="000000"/>
          <w:lang w:val="en-CA"/>
        </w:rPr>
        <w:t>2.60</w:t>
      </w:r>
      <w:r w:rsidR="005665CC" w:rsidRPr="00661504">
        <w:rPr>
          <w:rStyle w:val="Emphasis"/>
          <w:i w:val="0"/>
          <w:color w:val="000000"/>
          <w:lang w:val="en-CA"/>
        </w:rPr>
        <w:t>)</w:t>
      </w:r>
    </w:p>
    <w:p w14:paraId="77E9D06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lein, N</w:t>
      </w:r>
      <w:r w:rsidR="00BF6AB7" w:rsidRPr="00661504">
        <w:rPr>
          <w:lang w:val="en-CA"/>
        </w:rPr>
        <w:t>.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, Uskul, A., Kraus, A., &amp; Epley, N. (2015). 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3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AC7CE5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 M., Kan, C. &amp; Kitayama, S. 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>). 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CE0E8E" w:rsidRPr="00661504">
        <w:rPr>
          <w:b/>
          <w:lang w:val="en-CA"/>
        </w:rPr>
        <w:t>3.38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076491EC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CE0E8E" w:rsidRPr="00661504">
        <w:rPr>
          <w:b/>
          <w:lang w:val="en-CA"/>
        </w:rPr>
        <w:t>7.51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 xml:space="preserve">Huynh, A. </w:t>
      </w:r>
      <w:r w:rsidR="00BE6039" w:rsidRPr="00661504">
        <w:rPr>
          <w:u w:val="single"/>
          <w:lang w:val="en-CA"/>
        </w:rPr>
        <w:t>C.</w:t>
      </w:r>
      <w:r w:rsidR="00BE6039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E67077" w:rsidRPr="00661504">
        <w:rPr>
          <w:lang w:val="en-CA"/>
        </w:rPr>
        <w:t>2013</w:t>
      </w:r>
      <w:r w:rsidRPr="00661504">
        <w:rPr>
          <w:lang w:val="en-CA"/>
        </w:rPr>
        <w:t xml:space="preserve">). 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19848CEA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8557D2" w:rsidRPr="00661504">
        <w:rPr>
          <w:b/>
          <w:lang w:val="en-CA"/>
        </w:rPr>
        <w:t>2.31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lastRenderedPageBreak/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26F0DDE2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 Varnum, M. E. W. (201</w:t>
      </w:r>
      <w:r w:rsidR="00201ACA" w:rsidRPr="00661504">
        <w:rPr>
          <w:lang w:val="en-CA"/>
        </w:rPr>
        <w:t>1</w:t>
      </w:r>
      <w:r w:rsidRPr="00661504">
        <w:rPr>
          <w:lang w:val="en-CA"/>
        </w:rPr>
        <w:t xml:space="preserve">). 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B71223" w:rsidRPr="00661504">
        <w:rPr>
          <w:b/>
          <w:lang w:val="en-CA"/>
        </w:rPr>
        <w:t>3.61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38D08DE0" w14:textId="369A1F25" w:rsidR="00A0489E" w:rsidRPr="00661504" w:rsidRDefault="00A0489E">
      <w:pPr>
        <w:rPr>
          <w:bCs/>
          <w:iCs/>
          <w:lang w:val="en-CA"/>
        </w:rPr>
      </w:pPr>
    </w:p>
    <w:p w14:paraId="49D86BE0" w14:textId="5E478417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29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0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0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1" w:name="_Hlk61029797"/>
      <w:bookmarkEnd w:id="29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1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A3320B" w:rsidRPr="00661504">
        <w:rPr>
          <w:lang w:val="en-CA"/>
        </w:rPr>
        <w:t>2019</w:t>
      </w:r>
      <w:r w:rsidRPr="00661504">
        <w:rPr>
          <w:lang w:val="en-CA"/>
        </w:rPr>
        <w:t xml:space="preserve">). 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6). 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44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2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3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4" w:name="_Hlk46853166"/>
      <w:bookmarkEnd w:id="32"/>
      <w:bookmarkEnd w:id="33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5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5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46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47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48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49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0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6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6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Eibach, R. P. (2020, January). </w:t>
      </w:r>
      <w:hyperlink r:id="rId51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5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2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3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1EEFF436" w14:textId="77777777" w:rsidR="006C34EB" w:rsidRDefault="006C34EB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767C705F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69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975EF1">
        <w:trPr>
          <w:trHeight w:val="216"/>
        </w:trPr>
        <w:tc>
          <w:tcPr>
            <w:tcW w:w="990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80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5B493E" w:rsidRPr="00661504" w14:paraId="71E621BC" w14:textId="77777777" w:rsidTr="00975EF1">
        <w:tc>
          <w:tcPr>
            <w:tcW w:w="990" w:type="dxa"/>
          </w:tcPr>
          <w:p w14:paraId="0F0ACC49" w14:textId="57493E8B" w:rsidR="005B493E" w:rsidRDefault="005B493E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2C4BC58B" w14:textId="54768C70" w:rsidR="005B493E" w:rsidRPr="006C34EB" w:rsidRDefault="00990F7E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>Credence Goods, Incentives and B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University of </w:t>
            </w:r>
            <w:r w:rsidR="005B493E">
              <w:rPr>
                <w:lang w:val="en-CA"/>
              </w:rPr>
              <w:t>Innsbruck, Austria</w:t>
            </w:r>
          </w:p>
        </w:tc>
      </w:tr>
      <w:tr w:rsidR="006C34EB" w:rsidRPr="00661504" w14:paraId="53C2C8E0" w14:textId="77777777" w:rsidTr="00975EF1">
        <w:tc>
          <w:tcPr>
            <w:tcW w:w="990" w:type="dxa"/>
          </w:tcPr>
          <w:p w14:paraId="1EF861F2" w14:textId="4ADD39C3" w:rsidR="006C34EB" w:rsidRPr="00661504" w:rsidRDefault="006C34EB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80" w:type="dxa"/>
          </w:tcPr>
          <w:p w14:paraId="39D24C38" w14:textId="5EC305F0" w:rsidR="006C34EB" w:rsidRPr="00661504" w:rsidRDefault="006C34EB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="0021759C" w:rsidRPr="0021759C">
              <w:rPr>
                <w:lang w:val="en-CA"/>
              </w:rPr>
              <w:t>Casablanca</w:t>
            </w:r>
            <w:r w:rsidR="0021759C">
              <w:rPr>
                <w:lang w:val="en-CA"/>
              </w:rPr>
              <w:t>, Morocco</w:t>
            </w:r>
          </w:p>
        </w:tc>
      </w:tr>
      <w:tr w:rsidR="00E136C1" w:rsidRPr="00661504" w14:paraId="38E40C3B" w14:textId="77777777" w:rsidTr="00975EF1">
        <w:tc>
          <w:tcPr>
            <w:tcW w:w="990" w:type="dxa"/>
          </w:tcPr>
          <w:p w14:paraId="3A87C70A" w14:textId="606243BC" w:rsidR="00E136C1" w:rsidRPr="00661504" w:rsidRDefault="00E136C1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80" w:type="dxa"/>
          </w:tcPr>
          <w:p w14:paraId="05EB8F45" w14:textId="6F0F5FF6" w:rsidR="00E136C1" w:rsidRPr="00661504" w:rsidRDefault="00E136C1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566BAC" w:rsidRPr="00661504" w14:paraId="42DFDC0A" w14:textId="77777777" w:rsidTr="00975EF1">
        <w:tc>
          <w:tcPr>
            <w:tcW w:w="990" w:type="dxa"/>
          </w:tcPr>
          <w:p w14:paraId="6F5EFAC0" w14:textId="46176E80" w:rsidR="00566BAC" w:rsidRPr="00661504" w:rsidRDefault="00566BAC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80" w:type="dxa"/>
          </w:tcPr>
          <w:p w14:paraId="29C698C7" w14:textId="4D3B46E5" w:rsidR="00566BAC" w:rsidRPr="00661504" w:rsidRDefault="00566BAC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International Moral Psychology Seminar Series</w:t>
            </w:r>
          </w:p>
        </w:tc>
      </w:tr>
      <w:tr w:rsidR="000000B5" w:rsidRPr="00661504" w14:paraId="64F3CE47" w14:textId="77777777" w:rsidTr="00975EF1">
        <w:tc>
          <w:tcPr>
            <w:tcW w:w="990" w:type="dxa"/>
          </w:tcPr>
          <w:p w14:paraId="2E5B2392" w14:textId="295D8F5C" w:rsidR="000000B5" w:rsidRPr="00661504" w:rsidRDefault="000000B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80" w:type="dxa"/>
          </w:tcPr>
          <w:p w14:paraId="79705182" w14:textId="751BA494" w:rsidR="000000B5" w:rsidRPr="00661504" w:rsidRDefault="00EC645E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workshop on “The Politics and Practice of Epistemic Authority,” McGill University, Advanced Study Institute in Cultural Psychiatry</w:t>
            </w:r>
          </w:p>
        </w:tc>
      </w:tr>
      <w:tr w:rsidR="00E745F6" w:rsidRPr="00661504" w14:paraId="385F1100" w14:textId="77777777" w:rsidTr="00975EF1">
        <w:tc>
          <w:tcPr>
            <w:tcW w:w="990" w:type="dxa"/>
          </w:tcPr>
          <w:p w14:paraId="5930CB69" w14:textId="5FFCA270" w:rsidR="00E745F6" w:rsidRPr="00661504" w:rsidRDefault="00E745F6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80" w:type="dxa"/>
          </w:tcPr>
          <w:p w14:paraId="3FF86C49" w14:textId="41A68669" w:rsidR="00E745F6" w:rsidRPr="00661504" w:rsidRDefault="00E745F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raduate Colloquium, University of Mannheim, Germany</w:t>
            </w:r>
          </w:p>
        </w:tc>
      </w:tr>
      <w:tr w:rsidR="00E3041C" w:rsidRPr="00661504" w14:paraId="169EB99B" w14:textId="77777777" w:rsidTr="00975EF1">
        <w:tc>
          <w:tcPr>
            <w:tcW w:w="990" w:type="dxa"/>
          </w:tcPr>
          <w:p w14:paraId="34D8F22E" w14:textId="42A1BDE2" w:rsidR="00E3041C" w:rsidRPr="00661504" w:rsidRDefault="00E3041C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01CFA94E" w14:textId="38CE3D47" w:rsidR="00E3041C" w:rsidRPr="00661504" w:rsidRDefault="00E3041C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octoral Colloquium, University Institute of Lisbon (ISCTE), Portugal</w:t>
            </w:r>
          </w:p>
        </w:tc>
      </w:tr>
      <w:tr w:rsidR="00673393" w:rsidRPr="00661504" w14:paraId="17988DEC" w14:textId="77777777" w:rsidTr="00975EF1">
        <w:tc>
          <w:tcPr>
            <w:tcW w:w="990" w:type="dxa"/>
          </w:tcPr>
          <w:p w14:paraId="3F70F791" w14:textId="5497F069" w:rsidR="00673393" w:rsidRPr="00661504" w:rsidRDefault="00673393" w:rsidP="00673393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7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6BD64EC3" w14:textId="54D98EBE" w:rsidR="00673393" w:rsidRPr="00661504" w:rsidRDefault="00673393" w:rsidP="0067339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epartment of Psychology, University of Lisbon, Portugal</w:t>
            </w:r>
          </w:p>
        </w:tc>
      </w:tr>
      <w:bookmarkEnd w:id="37"/>
      <w:tr w:rsidR="007571BB" w:rsidRPr="00661504" w14:paraId="634735B3" w14:textId="77777777" w:rsidTr="00975EF1">
        <w:tc>
          <w:tcPr>
            <w:tcW w:w="990" w:type="dxa"/>
          </w:tcPr>
          <w:p w14:paraId="669198E3" w14:textId="0F6A9AEC" w:rsidR="007571BB" w:rsidRPr="00661504" w:rsidRDefault="007571BB" w:rsidP="007571BB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7AA33C24" w14:textId="0CD7F123" w:rsidR="007571BB" w:rsidRPr="00661504" w:rsidRDefault="007571BB" w:rsidP="007571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6B48F4" w:rsidRPr="00661504" w14:paraId="570B5251" w14:textId="77777777" w:rsidTr="00975EF1">
        <w:tc>
          <w:tcPr>
            <w:tcW w:w="990" w:type="dxa"/>
          </w:tcPr>
          <w:p w14:paraId="0551DDE0" w14:textId="7EB338CB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30B97D5E" w14:textId="3C96B257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6B48F4" w:rsidRPr="00661504" w14:paraId="0E53A8F5" w14:textId="77777777" w:rsidTr="00975EF1">
        <w:tc>
          <w:tcPr>
            <w:tcW w:w="990" w:type="dxa"/>
          </w:tcPr>
          <w:p w14:paraId="4F372D09" w14:textId="7C449156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12C79960" w14:textId="6D88995C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36439C" w:rsidRPr="00661504" w14:paraId="251BE1E9" w14:textId="77777777" w:rsidTr="00975EF1">
        <w:tc>
          <w:tcPr>
            <w:tcW w:w="990" w:type="dxa"/>
          </w:tcPr>
          <w:p w14:paraId="67A28657" w14:textId="0C2F86D6" w:rsidR="0036439C" w:rsidRPr="00661504" w:rsidRDefault="0036439C" w:rsidP="0036439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6108AE84" w14:textId="7081517B" w:rsidR="0036439C" w:rsidRPr="00661504" w:rsidRDefault="0036439C" w:rsidP="0036439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F82A2C" w:rsidRPr="00661504" w14:paraId="1AAD86B0" w14:textId="77777777" w:rsidTr="00975EF1">
        <w:tc>
          <w:tcPr>
            <w:tcW w:w="990" w:type="dxa"/>
          </w:tcPr>
          <w:p w14:paraId="557A5555" w14:textId="4A25A853" w:rsidR="00F82A2C" w:rsidRPr="00661504" w:rsidRDefault="00F82A2C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5128861A" w14:textId="2178928D" w:rsidR="00F82A2C" w:rsidRPr="00661504" w:rsidRDefault="00F82A2C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7E75D9" w:rsidRPr="00661504" w14:paraId="524A5501" w14:textId="77777777" w:rsidTr="00975EF1">
        <w:tc>
          <w:tcPr>
            <w:tcW w:w="990" w:type="dxa"/>
          </w:tcPr>
          <w:p w14:paraId="203C9D66" w14:textId="75739999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80" w:type="dxa"/>
          </w:tcPr>
          <w:p w14:paraId="506F20CE" w14:textId="7CF1079E" w:rsidR="007E75D9" w:rsidRPr="00661504" w:rsidRDefault="007E75D9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7E75D9" w:rsidRPr="00661504" w14:paraId="6732A3BB" w14:textId="77777777" w:rsidTr="00975EF1">
        <w:tc>
          <w:tcPr>
            <w:tcW w:w="990" w:type="dxa"/>
          </w:tcPr>
          <w:p w14:paraId="6DE374EC" w14:textId="16712B17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80" w:type="dxa"/>
          </w:tcPr>
          <w:p w14:paraId="4A0970A1" w14:textId="6E784161" w:rsidR="007E75D9" w:rsidRPr="00661504" w:rsidRDefault="007E75D9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1B6E" w:rsidRPr="00661504" w14:paraId="6CB2499C" w14:textId="77777777" w:rsidTr="00975EF1">
        <w:tc>
          <w:tcPr>
            <w:tcW w:w="990" w:type="dxa"/>
          </w:tcPr>
          <w:p w14:paraId="5FD451CF" w14:textId="068506EA" w:rsidR="00251B6E" w:rsidRPr="00661504" w:rsidRDefault="00251B6E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80" w:type="dxa"/>
          </w:tcPr>
          <w:p w14:paraId="6F5360B7" w14:textId="1B076E30" w:rsidR="00251B6E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 xml:space="preserve">Stanford University, </w:t>
            </w:r>
            <w:r w:rsidR="00251B6E" w:rsidRPr="00661504">
              <w:rPr>
                <w:lang w:val="en-CA"/>
              </w:rPr>
              <w:t>Social Psychology Colloquium</w:t>
            </w:r>
          </w:p>
        </w:tc>
      </w:tr>
      <w:tr w:rsidR="00D32D0A" w:rsidRPr="00661504" w14:paraId="7A1634C5" w14:textId="77777777" w:rsidTr="00975EF1">
        <w:trPr>
          <w:trHeight w:val="342"/>
        </w:trPr>
        <w:tc>
          <w:tcPr>
            <w:tcW w:w="990" w:type="dxa"/>
          </w:tcPr>
          <w:p w14:paraId="5E5667DB" w14:textId="4677B947" w:rsidR="00D32D0A" w:rsidRPr="00661504" w:rsidRDefault="00D32D0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80" w:type="dxa"/>
          </w:tcPr>
          <w:p w14:paraId="33DB2B3B" w14:textId="485D218E" w:rsidR="00D32D0A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Bielefeld, Germany, </w:t>
            </w:r>
            <w:r w:rsidR="00D32D0A" w:rsidRPr="00661504">
              <w:rPr>
                <w:lang w:val="en-CA"/>
              </w:rPr>
              <w:t>“Religious Change” Workshop of the Bielefeld – Chattanooga Research group</w:t>
            </w:r>
          </w:p>
        </w:tc>
      </w:tr>
      <w:tr w:rsidR="00DE1C52" w:rsidRPr="00661504" w14:paraId="20029A81" w14:textId="77777777" w:rsidTr="00975EF1">
        <w:tc>
          <w:tcPr>
            <w:tcW w:w="990" w:type="dxa"/>
          </w:tcPr>
          <w:p w14:paraId="6E694DC3" w14:textId="6B1176F1" w:rsidR="00DE1C52" w:rsidRPr="00661504" w:rsidRDefault="00DE1C52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8D9363D" w14:textId="06FC9091" w:rsidR="00DE1C52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AA7304" w:rsidRPr="00661504" w14:paraId="4CC26B54" w14:textId="77777777" w:rsidTr="00975EF1">
        <w:tc>
          <w:tcPr>
            <w:tcW w:w="990" w:type="dxa"/>
          </w:tcPr>
          <w:p w14:paraId="6BC8DCC3" w14:textId="0913D10E" w:rsidR="00AA7304" w:rsidRPr="00661504" w:rsidRDefault="00AA730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13CA238C" w14:textId="0DBDD5EF" w:rsidR="00AA7304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</w:t>
            </w:r>
            <w:r w:rsidR="00AA7304" w:rsidRPr="00661504">
              <w:rPr>
                <w:lang w:val="en-CA"/>
              </w:rPr>
              <w:t xml:space="preserve"> Institute of Complexity &amp; Innovation</w:t>
            </w:r>
          </w:p>
        </w:tc>
      </w:tr>
      <w:tr w:rsidR="00591CC5" w:rsidRPr="00661504" w14:paraId="122EFE99" w14:textId="77777777" w:rsidTr="00975EF1">
        <w:tc>
          <w:tcPr>
            <w:tcW w:w="990" w:type="dxa"/>
          </w:tcPr>
          <w:p w14:paraId="61D21697" w14:textId="28699B7E" w:rsidR="00591CC5" w:rsidRPr="00661504" w:rsidRDefault="00591CC5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3B998FD" w14:textId="7C5E6155" w:rsidR="00591CC5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Harvard University, </w:t>
            </w:r>
            <w:r w:rsidR="00591CC5" w:rsidRPr="00661504">
              <w:rPr>
                <w:lang w:val="en-CA"/>
              </w:rPr>
              <w:t>Social Psychology Colloquium</w:t>
            </w:r>
          </w:p>
        </w:tc>
      </w:tr>
      <w:tr w:rsidR="00A92D5D" w:rsidRPr="00661504" w14:paraId="7A6AF769" w14:textId="77777777" w:rsidTr="00975EF1">
        <w:tc>
          <w:tcPr>
            <w:tcW w:w="990" w:type="dxa"/>
          </w:tcPr>
          <w:p w14:paraId="58D2B166" w14:textId="126FB026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8" w:name="_Hlk61029924"/>
            <w:bookmarkEnd w:id="3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80" w:type="dxa"/>
          </w:tcPr>
          <w:p w14:paraId="25EC6EFF" w14:textId="061E67FF" w:rsidR="00A92D5D" w:rsidRPr="00661504" w:rsidRDefault="00000000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4" w:history="1">
              <w:r w:rsidR="00EF54DC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A92D5D" w:rsidRPr="00661504" w14:paraId="0F573EA4" w14:textId="77777777" w:rsidTr="00975EF1">
        <w:tc>
          <w:tcPr>
            <w:tcW w:w="990" w:type="dxa"/>
          </w:tcPr>
          <w:p w14:paraId="130F455A" w14:textId="2260889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80" w:type="dxa"/>
          </w:tcPr>
          <w:p w14:paraId="4BE445D1" w14:textId="29527837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 xml:space="preserve">COVID-19 Survey Research Working Group </w:t>
            </w:r>
          </w:p>
        </w:tc>
      </w:tr>
      <w:tr w:rsidR="00A92D5D" w:rsidRPr="00661504" w14:paraId="134665D9" w14:textId="77777777" w:rsidTr="00975EF1">
        <w:tc>
          <w:tcPr>
            <w:tcW w:w="990" w:type="dxa"/>
          </w:tcPr>
          <w:p w14:paraId="405887A2" w14:textId="454D3DB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80" w:type="dxa"/>
          </w:tcPr>
          <w:p w14:paraId="1F582313" w14:textId="7B336D2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Oxford, </w:t>
            </w:r>
            <w:r w:rsidR="00A92D5D" w:rsidRPr="00661504">
              <w:rPr>
                <w:lang w:val="en-CA"/>
              </w:rPr>
              <w:t>Oxford Character Project</w:t>
            </w:r>
          </w:p>
        </w:tc>
      </w:tr>
      <w:tr w:rsidR="00A92D5D" w:rsidRPr="00661504" w14:paraId="610F8D6C" w14:textId="77777777" w:rsidTr="00975EF1">
        <w:tc>
          <w:tcPr>
            <w:tcW w:w="990" w:type="dxa"/>
          </w:tcPr>
          <w:p w14:paraId="54548C2A" w14:textId="5AD9B4D4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80" w:type="dxa"/>
          </w:tcPr>
          <w:p w14:paraId="4A9213D4" w14:textId="5F48F6A5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North Carolina, Greensboro, </w:t>
            </w:r>
            <w:r w:rsidR="00A92D5D" w:rsidRPr="00661504">
              <w:rPr>
                <w:lang w:val="en-CA"/>
              </w:rPr>
              <w:t>Hard Data Café (psychology department colloquium)</w:t>
            </w:r>
          </w:p>
        </w:tc>
      </w:tr>
      <w:bookmarkEnd w:id="38"/>
      <w:tr w:rsidR="00A92D5D" w:rsidRPr="00661504" w14:paraId="78639131" w14:textId="77777777" w:rsidTr="00975EF1">
        <w:tc>
          <w:tcPr>
            <w:tcW w:w="990" w:type="dxa"/>
          </w:tcPr>
          <w:p w14:paraId="08CB5C15" w14:textId="3C87581B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80" w:type="dxa"/>
          </w:tcPr>
          <w:p w14:paraId="7C984387" w14:textId="64D58D7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A92D5D" w:rsidRPr="00661504" w14:paraId="5470E39F" w14:textId="77777777" w:rsidTr="00975EF1">
        <w:tc>
          <w:tcPr>
            <w:tcW w:w="990" w:type="dxa"/>
          </w:tcPr>
          <w:p w14:paraId="5C4FED1E" w14:textId="7E70A9ED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014879AF" w14:textId="746F4A14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Higher School of Economics, Moscow, </w:t>
            </w:r>
            <w:r w:rsidR="00A92D5D" w:rsidRPr="00661504">
              <w:rPr>
                <w:bCs/>
                <w:lang w:val="en-CA"/>
              </w:rPr>
              <w:t>School of Psychology</w:t>
            </w:r>
            <w:r w:rsidRPr="00661504">
              <w:rPr>
                <w:bCs/>
                <w:lang w:val="en-CA"/>
              </w:rPr>
              <w:t xml:space="preserve"> Colloquium</w:t>
            </w:r>
          </w:p>
        </w:tc>
      </w:tr>
      <w:tr w:rsidR="00A92D5D" w:rsidRPr="00661504" w14:paraId="102340F9" w14:textId="77777777" w:rsidTr="00975EF1">
        <w:tc>
          <w:tcPr>
            <w:tcW w:w="990" w:type="dxa"/>
          </w:tcPr>
          <w:p w14:paraId="62B60A7F" w14:textId="507B2EBE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7CBD95A8" w14:textId="49DD2966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oscow Psychological Pedagogical University, </w:t>
            </w:r>
            <w:r w:rsidR="00A92D5D" w:rsidRPr="00661504">
              <w:rPr>
                <w:bCs/>
                <w:lang w:val="en-CA"/>
              </w:rPr>
              <w:t>University-wide lecture</w:t>
            </w:r>
          </w:p>
        </w:tc>
      </w:tr>
      <w:tr w:rsidR="00A92D5D" w:rsidRPr="00661504" w14:paraId="36DD035A" w14:textId="77777777" w:rsidTr="00975EF1">
        <w:tc>
          <w:tcPr>
            <w:tcW w:w="990" w:type="dxa"/>
          </w:tcPr>
          <w:p w14:paraId="79F3BC0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80" w:type="dxa"/>
          </w:tcPr>
          <w:p w14:paraId="100C8361" w14:textId="10D22292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</w:t>
            </w:r>
            <w:r w:rsidR="00A92D5D" w:rsidRPr="00661504">
              <w:rPr>
                <w:bCs/>
                <w:lang w:val="en-CA"/>
              </w:rPr>
              <w:t>The Jubilee Centre for Character and Virtues</w:t>
            </w:r>
          </w:p>
        </w:tc>
      </w:tr>
      <w:tr w:rsidR="00A92D5D" w:rsidRPr="00661504" w14:paraId="2F74616D" w14:textId="77777777" w:rsidTr="00975EF1">
        <w:tc>
          <w:tcPr>
            <w:tcW w:w="990" w:type="dxa"/>
          </w:tcPr>
          <w:p w14:paraId="61322C7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1/2018</w:t>
            </w:r>
          </w:p>
        </w:tc>
        <w:tc>
          <w:tcPr>
            <w:tcW w:w="9180" w:type="dxa"/>
          </w:tcPr>
          <w:p w14:paraId="7ABD7C7F" w14:textId="3DD7A8A8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 </w:t>
            </w:r>
            <w:r w:rsidR="00A92D5D" w:rsidRPr="00661504">
              <w:rPr>
                <w:lang w:val="en-CA"/>
              </w:rPr>
              <w:t>Institute for Complexity and Innovation</w:t>
            </w:r>
          </w:p>
        </w:tc>
      </w:tr>
      <w:tr w:rsidR="00A92D5D" w:rsidRPr="00661504" w14:paraId="69D2A114" w14:textId="77777777" w:rsidTr="00975EF1">
        <w:tc>
          <w:tcPr>
            <w:tcW w:w="990" w:type="dxa"/>
          </w:tcPr>
          <w:p w14:paraId="767257B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76365FAA" w14:textId="4E627999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A92D5D" w:rsidRPr="00661504" w14:paraId="0AD3C159" w14:textId="77777777" w:rsidTr="00975EF1">
        <w:tc>
          <w:tcPr>
            <w:tcW w:w="990" w:type="dxa"/>
          </w:tcPr>
          <w:p w14:paraId="7DF7FF2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0024D371" w14:textId="770FD90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  <w:r w:rsidRPr="00661504">
              <w:rPr>
                <w:lang w:val="en-CA"/>
              </w:rPr>
              <w:t xml:space="preserve"> Colloquium</w:t>
            </w:r>
          </w:p>
        </w:tc>
      </w:tr>
      <w:tr w:rsidR="00A92D5D" w:rsidRPr="00661504" w14:paraId="4F2E9829" w14:textId="77777777" w:rsidTr="00975EF1">
        <w:tc>
          <w:tcPr>
            <w:tcW w:w="990" w:type="dxa"/>
          </w:tcPr>
          <w:p w14:paraId="50D2470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80" w:type="dxa"/>
          </w:tcPr>
          <w:p w14:paraId="0C841860" w14:textId="4D3EFDAE" w:rsidR="00A92D5D" w:rsidRPr="00661504" w:rsidRDefault="00DD7D1B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</w:t>
            </w:r>
            <w:r w:rsidR="00381C1D" w:rsidRPr="00661504">
              <w:rPr>
                <w:color w:val="000000"/>
                <w:lang w:val="en-CA"/>
              </w:rPr>
              <w:t xml:space="preserve">Germany, </w:t>
            </w:r>
            <w:r w:rsidRPr="00661504">
              <w:rPr>
                <w:color w:val="000000"/>
                <w:lang w:val="en-CA"/>
              </w:rPr>
              <w:t xml:space="preserve">LIFE Program </w:t>
            </w:r>
            <w:r w:rsidR="00A92D5D" w:rsidRPr="00661504">
              <w:rPr>
                <w:color w:val="000000"/>
                <w:lang w:val="en-CA"/>
              </w:rPr>
              <w:t xml:space="preserve">Alumni Award Lecture </w:t>
            </w:r>
          </w:p>
        </w:tc>
      </w:tr>
      <w:tr w:rsidR="00A92D5D" w:rsidRPr="00661504" w14:paraId="6FECB531" w14:textId="77777777" w:rsidTr="00975EF1">
        <w:tc>
          <w:tcPr>
            <w:tcW w:w="990" w:type="dxa"/>
          </w:tcPr>
          <w:p w14:paraId="10494CC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80" w:type="dxa"/>
          </w:tcPr>
          <w:p w14:paraId="4507B51C" w14:textId="3A6F213C" w:rsidR="00A92D5D" w:rsidRPr="00661504" w:rsidRDefault="00A92D5D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</w:t>
            </w:r>
            <w:r w:rsidR="00CD3ABA" w:rsidRPr="00661504">
              <w:rPr>
                <w:color w:val="000000"/>
                <w:lang w:val="en-CA"/>
              </w:rPr>
              <w:t>, Departmental Colloquium</w:t>
            </w:r>
          </w:p>
        </w:tc>
      </w:tr>
      <w:tr w:rsidR="00A92D5D" w:rsidRPr="00661504" w14:paraId="7FF4C9D5" w14:textId="77777777" w:rsidTr="00975EF1">
        <w:tc>
          <w:tcPr>
            <w:tcW w:w="990" w:type="dxa"/>
          </w:tcPr>
          <w:p w14:paraId="308C43B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80" w:type="dxa"/>
          </w:tcPr>
          <w:p w14:paraId="545BFD17" w14:textId="7B969DA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rizona State University, </w:t>
            </w:r>
            <w:r w:rsidR="00A92D5D" w:rsidRPr="00661504">
              <w:rPr>
                <w:bCs/>
                <w:lang w:val="en-CA"/>
              </w:rPr>
              <w:t>Department</w:t>
            </w:r>
            <w:r w:rsidRPr="00661504">
              <w:rPr>
                <w:bCs/>
                <w:lang w:val="en-CA"/>
              </w:rPr>
              <w:t>al Colloquium</w:t>
            </w:r>
          </w:p>
        </w:tc>
      </w:tr>
      <w:tr w:rsidR="00A92D5D" w:rsidRPr="00661504" w14:paraId="5AAF44B1" w14:textId="77777777" w:rsidTr="00975EF1">
        <w:tc>
          <w:tcPr>
            <w:tcW w:w="990" w:type="dxa"/>
          </w:tcPr>
          <w:p w14:paraId="7AFDA41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80" w:type="dxa"/>
          </w:tcPr>
          <w:p w14:paraId="34C8FB7C" w14:textId="1DDA47FD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A92D5D" w:rsidRPr="00661504" w14:paraId="30A00AD2" w14:textId="77777777" w:rsidTr="00975EF1">
        <w:tc>
          <w:tcPr>
            <w:tcW w:w="990" w:type="dxa"/>
          </w:tcPr>
          <w:p w14:paraId="19AD2F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80" w:type="dxa"/>
          </w:tcPr>
          <w:p w14:paraId="79A5479E" w14:textId="2BA7CAAC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</w:t>
            </w:r>
            <w:r w:rsidR="00A92D5D" w:rsidRPr="00661504">
              <w:rPr>
                <w:bCs/>
                <w:lang w:val="en-CA"/>
              </w:rPr>
              <w:t xml:space="preserve">Social-Personality Psychology Colloquium </w:t>
            </w:r>
          </w:p>
        </w:tc>
      </w:tr>
      <w:tr w:rsidR="00A92D5D" w:rsidRPr="00661504" w14:paraId="6CF25B58" w14:textId="77777777" w:rsidTr="00975EF1">
        <w:tc>
          <w:tcPr>
            <w:tcW w:w="990" w:type="dxa"/>
          </w:tcPr>
          <w:p w14:paraId="37DDFC6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80" w:type="dxa"/>
          </w:tcPr>
          <w:p w14:paraId="6940703E" w14:textId="2497A1F8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arleton University, </w:t>
            </w:r>
            <w:r w:rsidR="00A92D5D" w:rsidRPr="00661504">
              <w:rPr>
                <w:bCs/>
                <w:lang w:val="en-CA"/>
              </w:rPr>
              <w:t>Social-Personality Psychology Colloquium</w:t>
            </w:r>
          </w:p>
        </w:tc>
      </w:tr>
      <w:tr w:rsidR="00A92D5D" w:rsidRPr="00661504" w14:paraId="17435A4F" w14:textId="77777777" w:rsidTr="00975EF1">
        <w:tc>
          <w:tcPr>
            <w:tcW w:w="990" w:type="dxa"/>
          </w:tcPr>
          <w:p w14:paraId="5FBD06E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80" w:type="dxa"/>
          </w:tcPr>
          <w:p w14:paraId="4756025D" w14:textId="615F611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Scarborough, </w:t>
            </w:r>
            <w:r w:rsidR="00A92D5D" w:rsidRPr="00661504">
              <w:rPr>
                <w:bCs/>
                <w:lang w:val="en-CA"/>
              </w:rPr>
              <w:t>SCARBLAB</w:t>
            </w:r>
            <w:r w:rsidRPr="00661504">
              <w:rPr>
                <w:bCs/>
                <w:lang w:val="en-CA"/>
              </w:rPr>
              <w:t xml:space="preserve"> workshop</w:t>
            </w:r>
          </w:p>
        </w:tc>
      </w:tr>
      <w:tr w:rsidR="00A92D5D" w:rsidRPr="00661504" w14:paraId="075AEA2E" w14:textId="77777777" w:rsidTr="00975EF1">
        <w:tc>
          <w:tcPr>
            <w:tcW w:w="990" w:type="dxa"/>
          </w:tcPr>
          <w:p w14:paraId="355883A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80" w:type="dxa"/>
          </w:tcPr>
          <w:p w14:paraId="6DFDEE39" w14:textId="2A93674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5D5FAB4" w14:textId="77777777" w:rsidTr="00975EF1">
        <w:tc>
          <w:tcPr>
            <w:tcW w:w="990" w:type="dxa"/>
          </w:tcPr>
          <w:p w14:paraId="66D4CEE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80" w:type="dxa"/>
          </w:tcPr>
          <w:p w14:paraId="04BE7AE8" w14:textId="5A314C2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ornell University, </w:t>
            </w:r>
            <w:r w:rsidR="00A92D5D" w:rsidRPr="00661504">
              <w:rPr>
                <w:bCs/>
                <w:lang w:val="en-CA"/>
              </w:rPr>
              <w:t>Behavioral Economics &amp; Decision Research (BEDR) Workshop</w:t>
            </w:r>
          </w:p>
        </w:tc>
      </w:tr>
      <w:tr w:rsidR="00A92D5D" w:rsidRPr="00661504" w14:paraId="2724CBFA" w14:textId="77777777" w:rsidTr="00975EF1">
        <w:tc>
          <w:tcPr>
            <w:tcW w:w="990" w:type="dxa"/>
          </w:tcPr>
          <w:p w14:paraId="3C42214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80" w:type="dxa"/>
          </w:tcPr>
          <w:p w14:paraId="3E839EA1" w14:textId="462A929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</w:t>
            </w:r>
            <w:r w:rsidR="00DD7D1B" w:rsidRPr="00661504">
              <w:rPr>
                <w:bCs/>
                <w:lang w:val="en-CA"/>
              </w:rPr>
              <w:t>Social Psychology Colloquium (SPRIG)</w:t>
            </w:r>
          </w:p>
        </w:tc>
      </w:tr>
      <w:tr w:rsidR="00A92D5D" w:rsidRPr="00661504" w14:paraId="58D2EB20" w14:textId="77777777" w:rsidTr="00975EF1">
        <w:tc>
          <w:tcPr>
            <w:tcW w:w="990" w:type="dxa"/>
          </w:tcPr>
          <w:p w14:paraId="054B84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80" w:type="dxa"/>
          </w:tcPr>
          <w:p w14:paraId="66E186D4" w14:textId="6D7DB46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Heidelberg, German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60CE57FC" w14:textId="77777777" w:rsidTr="00975EF1">
        <w:tc>
          <w:tcPr>
            <w:tcW w:w="990" w:type="dxa"/>
          </w:tcPr>
          <w:p w14:paraId="44BFCE4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80" w:type="dxa"/>
          </w:tcPr>
          <w:p w14:paraId="754CB14B" w14:textId="187797E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alifornia, San Diego, </w:t>
            </w:r>
            <w:r w:rsidR="00A92D5D" w:rsidRPr="00661504">
              <w:rPr>
                <w:bCs/>
                <w:lang w:val="en-CA"/>
              </w:rPr>
              <w:t>Stein Institute for Research on Aging</w:t>
            </w:r>
          </w:p>
        </w:tc>
      </w:tr>
      <w:tr w:rsidR="00A92D5D" w:rsidRPr="00661504" w14:paraId="78B73C18" w14:textId="77777777" w:rsidTr="00975EF1">
        <w:tc>
          <w:tcPr>
            <w:tcW w:w="990" w:type="dxa"/>
          </w:tcPr>
          <w:p w14:paraId="5093955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80" w:type="dxa"/>
          </w:tcPr>
          <w:p w14:paraId="3C42C02D" w14:textId="6FC5B0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7AF402C" w14:textId="77777777" w:rsidTr="00975EF1">
        <w:tc>
          <w:tcPr>
            <w:tcW w:w="990" w:type="dxa"/>
          </w:tcPr>
          <w:p w14:paraId="5444E48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80" w:type="dxa"/>
          </w:tcPr>
          <w:p w14:paraId="29B316ED" w14:textId="062D3A26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Queen’s University, </w:t>
            </w:r>
            <w:r w:rsidR="00DD7D1B" w:rsidRPr="00661504">
              <w:rPr>
                <w:bCs/>
                <w:lang w:val="en-CA"/>
              </w:rPr>
              <w:t>Social Psychology Colloquium</w:t>
            </w:r>
          </w:p>
        </w:tc>
      </w:tr>
      <w:tr w:rsidR="00A92D5D" w:rsidRPr="00661504" w14:paraId="18E60C3C" w14:textId="77777777" w:rsidTr="00975EF1">
        <w:tc>
          <w:tcPr>
            <w:tcW w:w="990" w:type="dxa"/>
          </w:tcPr>
          <w:p w14:paraId="77FF989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80" w:type="dxa"/>
          </w:tcPr>
          <w:p w14:paraId="6D26061C" w14:textId="5F0D3103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Brock Universit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1209A8BD" w14:textId="77777777" w:rsidTr="00975EF1">
        <w:tc>
          <w:tcPr>
            <w:tcW w:w="990" w:type="dxa"/>
          </w:tcPr>
          <w:p w14:paraId="69B9A0B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80" w:type="dxa"/>
          </w:tcPr>
          <w:p w14:paraId="573B5DE5" w14:textId="05C00252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Zurich, Switzerland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064EA510" w14:textId="77777777" w:rsidTr="00975EF1">
        <w:tc>
          <w:tcPr>
            <w:tcW w:w="990" w:type="dxa"/>
          </w:tcPr>
          <w:p w14:paraId="5E60A90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A61416E" w14:textId="101C7D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2DA6125E" w14:textId="77777777" w:rsidTr="00975EF1">
        <w:tc>
          <w:tcPr>
            <w:tcW w:w="990" w:type="dxa"/>
          </w:tcPr>
          <w:p w14:paraId="793AE86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BE84428" w14:textId="7A82AD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arhus University, </w:t>
            </w:r>
            <w:r w:rsidR="00A92D5D" w:rsidRPr="00661504">
              <w:rPr>
                <w:bCs/>
                <w:lang w:val="en-CA"/>
              </w:rPr>
              <w:t>Center for Autobiographic Memory Research (CON AMORE</w:t>
            </w:r>
            <w:r w:rsidRPr="00661504">
              <w:rPr>
                <w:bCs/>
                <w:lang w:val="en-CA"/>
              </w:rPr>
              <w:t>)</w:t>
            </w:r>
          </w:p>
        </w:tc>
      </w:tr>
      <w:tr w:rsidR="00A92D5D" w:rsidRPr="00661504" w14:paraId="77FEF182" w14:textId="77777777" w:rsidTr="00975EF1">
        <w:tc>
          <w:tcPr>
            <w:tcW w:w="990" w:type="dxa"/>
          </w:tcPr>
          <w:p w14:paraId="149BB39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23AD82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A92D5D" w:rsidRPr="00661504" w14:paraId="619B9600" w14:textId="77777777" w:rsidTr="00975EF1">
        <w:tc>
          <w:tcPr>
            <w:tcW w:w="990" w:type="dxa"/>
          </w:tcPr>
          <w:p w14:paraId="4F5512C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103655E1" w14:textId="56F3B2E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</w:t>
            </w:r>
            <w:r w:rsidR="00A92D5D" w:rsidRPr="00661504">
              <w:rPr>
                <w:lang w:val="en-CA"/>
              </w:rPr>
              <w:t xml:space="preserve">Department of Psychology </w:t>
            </w:r>
          </w:p>
        </w:tc>
      </w:tr>
      <w:tr w:rsidR="00A92D5D" w:rsidRPr="00661504" w14:paraId="42EAF6CD" w14:textId="77777777" w:rsidTr="00975EF1">
        <w:tc>
          <w:tcPr>
            <w:tcW w:w="990" w:type="dxa"/>
          </w:tcPr>
          <w:p w14:paraId="3ECED38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2F92E2C6" w14:textId="541717F7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ötvös Loránd University, Hungar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D39F5BD" w14:textId="77777777" w:rsidTr="00975EF1">
        <w:tc>
          <w:tcPr>
            <w:tcW w:w="990" w:type="dxa"/>
          </w:tcPr>
          <w:p w14:paraId="07CE3BC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4BD8B66B" w14:textId="3F824BA5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A92D5D" w:rsidRPr="00661504" w14:paraId="6252FEF2" w14:textId="77777777" w:rsidTr="00975EF1">
        <w:tc>
          <w:tcPr>
            <w:tcW w:w="990" w:type="dxa"/>
          </w:tcPr>
          <w:p w14:paraId="66F6BA0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533E9A11" w14:textId="6272354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</w:t>
            </w:r>
            <w:r w:rsidR="00A92D5D" w:rsidRPr="00661504">
              <w:rPr>
                <w:lang w:val="en-CA"/>
              </w:rPr>
              <w:t>Wisdom Research Forum</w:t>
            </w:r>
          </w:p>
        </w:tc>
      </w:tr>
      <w:tr w:rsidR="00A92D5D" w:rsidRPr="00661504" w14:paraId="52C89147" w14:textId="77777777" w:rsidTr="00975EF1">
        <w:tc>
          <w:tcPr>
            <w:tcW w:w="990" w:type="dxa"/>
          </w:tcPr>
          <w:p w14:paraId="1D4867B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2BF17C5C" w14:textId="6BEF8EB0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A92D5D" w:rsidRPr="00661504" w14:paraId="1F48E034" w14:textId="77777777" w:rsidTr="00975EF1">
        <w:tc>
          <w:tcPr>
            <w:tcW w:w="990" w:type="dxa"/>
          </w:tcPr>
          <w:p w14:paraId="63A6C25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009BDBA1" w14:textId="580B84D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ranada, </w:t>
            </w:r>
            <w:r w:rsidR="00A92D5D" w:rsidRPr="00661504">
              <w:rPr>
                <w:lang w:val="en-CA"/>
              </w:rPr>
              <w:t>CIMCYC (Centre for Mind, Brain, and Behavior)</w:t>
            </w:r>
          </w:p>
        </w:tc>
      </w:tr>
      <w:tr w:rsidR="00A92D5D" w:rsidRPr="00661504" w14:paraId="28C2D4D2" w14:textId="77777777" w:rsidTr="00975EF1">
        <w:tc>
          <w:tcPr>
            <w:tcW w:w="990" w:type="dxa"/>
          </w:tcPr>
          <w:p w14:paraId="4F66922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80" w:type="dxa"/>
          </w:tcPr>
          <w:p w14:paraId="651F0383" w14:textId="45D14F0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Pompeu Fabra University, </w:t>
            </w:r>
            <w:r w:rsidR="00A92D5D" w:rsidRPr="00661504">
              <w:rPr>
                <w:lang w:val="en-CA"/>
              </w:rPr>
              <w:t>Department of Communication,</w:t>
            </w:r>
          </w:p>
        </w:tc>
      </w:tr>
      <w:tr w:rsidR="00A92D5D" w:rsidRPr="00661504" w14:paraId="14588EB5" w14:textId="77777777" w:rsidTr="00975EF1">
        <w:tc>
          <w:tcPr>
            <w:tcW w:w="990" w:type="dxa"/>
          </w:tcPr>
          <w:p w14:paraId="3CCA9B3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80" w:type="dxa"/>
          </w:tcPr>
          <w:p w14:paraId="7860A18E" w14:textId="67FF79D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A92D5D" w:rsidRPr="00661504" w14:paraId="373ACB8B" w14:textId="77777777" w:rsidTr="00975EF1">
        <w:tc>
          <w:tcPr>
            <w:tcW w:w="990" w:type="dxa"/>
          </w:tcPr>
          <w:p w14:paraId="2B271C0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8EFF492" w14:textId="2942C29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ennsylvania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262F54EF" w14:textId="77777777" w:rsidTr="00975EF1">
        <w:tc>
          <w:tcPr>
            <w:tcW w:w="990" w:type="dxa"/>
          </w:tcPr>
          <w:p w14:paraId="5E3070A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31049C8" w14:textId="3EF9CF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D80C955" w14:textId="77777777" w:rsidTr="00975EF1">
        <w:tc>
          <w:tcPr>
            <w:tcW w:w="990" w:type="dxa"/>
          </w:tcPr>
          <w:p w14:paraId="55E779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80" w:type="dxa"/>
          </w:tcPr>
          <w:p w14:paraId="10B54EA3" w14:textId="08D6534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eipzi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C156759" w14:textId="77777777" w:rsidTr="00975EF1">
        <w:tc>
          <w:tcPr>
            <w:tcW w:w="990" w:type="dxa"/>
          </w:tcPr>
          <w:p w14:paraId="2733880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80" w:type="dxa"/>
          </w:tcPr>
          <w:p w14:paraId="206FD2C5" w14:textId="4577CBAB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</w:t>
            </w:r>
            <w:r w:rsidR="00A92D5D" w:rsidRPr="00661504">
              <w:rPr>
                <w:lang w:val="en-CA"/>
              </w:rPr>
              <w:t>Programme Doctoral Romande en Psychologie</w:t>
            </w:r>
          </w:p>
        </w:tc>
      </w:tr>
      <w:tr w:rsidR="00A92D5D" w:rsidRPr="00661504" w14:paraId="37A6ACED" w14:textId="77777777" w:rsidTr="00975EF1">
        <w:tc>
          <w:tcPr>
            <w:tcW w:w="990" w:type="dxa"/>
          </w:tcPr>
          <w:p w14:paraId="3795BA6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80" w:type="dxa"/>
          </w:tcPr>
          <w:p w14:paraId="7014C097" w14:textId="33047CD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Toronto, Department of Psychology, </w:t>
            </w:r>
            <w:r w:rsidR="00A92D5D" w:rsidRPr="00661504">
              <w:rPr>
                <w:lang w:val="en-CA"/>
              </w:rPr>
              <w:t>Ebbinghaus Empire Series</w:t>
            </w:r>
          </w:p>
        </w:tc>
      </w:tr>
      <w:tr w:rsidR="00A92D5D" w:rsidRPr="00661504" w14:paraId="355F371A" w14:textId="77777777" w:rsidTr="00975EF1">
        <w:tc>
          <w:tcPr>
            <w:tcW w:w="990" w:type="dxa"/>
          </w:tcPr>
          <w:p w14:paraId="2BC1449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528443BD" w14:textId="3775E4F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Heidelber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31715D7" w14:textId="77777777" w:rsidTr="00975EF1">
        <w:tc>
          <w:tcPr>
            <w:tcW w:w="990" w:type="dxa"/>
          </w:tcPr>
          <w:p w14:paraId="3C6AB45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03F874C7" w14:textId="7233312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lasgow, Scotland, </w:t>
            </w:r>
            <w:r w:rsidR="00A92D5D" w:rsidRPr="00661504">
              <w:rPr>
                <w:lang w:val="en-CA"/>
              </w:rPr>
              <w:t>School of Psychology</w:t>
            </w:r>
          </w:p>
        </w:tc>
      </w:tr>
      <w:tr w:rsidR="00A92D5D" w:rsidRPr="00661504" w14:paraId="3E0BC6E1" w14:textId="77777777" w:rsidTr="00975EF1">
        <w:tc>
          <w:tcPr>
            <w:tcW w:w="990" w:type="dxa"/>
          </w:tcPr>
          <w:p w14:paraId="5507EBE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80" w:type="dxa"/>
          </w:tcPr>
          <w:p w14:paraId="5E5DC852" w14:textId="10319D2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fred-Laurier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5261EE5F" w14:textId="77777777" w:rsidTr="00975EF1">
        <w:tc>
          <w:tcPr>
            <w:tcW w:w="990" w:type="dxa"/>
          </w:tcPr>
          <w:p w14:paraId="25767D6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80" w:type="dxa"/>
          </w:tcPr>
          <w:p w14:paraId="3E065D9A" w14:textId="68FABCE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igan State University, Social Psychology Colloquium</w:t>
            </w:r>
            <w:r w:rsidR="00A92D5D" w:rsidRPr="00661504">
              <w:rPr>
                <w:lang w:val="en-CA"/>
              </w:rPr>
              <w:t xml:space="preserve"> </w:t>
            </w:r>
          </w:p>
        </w:tc>
      </w:tr>
      <w:tr w:rsidR="00A92D5D" w:rsidRPr="00661504" w14:paraId="2386B887" w14:textId="77777777" w:rsidTr="00975EF1">
        <w:tc>
          <w:tcPr>
            <w:tcW w:w="990" w:type="dxa"/>
          </w:tcPr>
          <w:p w14:paraId="65E663A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80" w:type="dxa"/>
          </w:tcPr>
          <w:p w14:paraId="33A20109" w14:textId="6A47BA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AE1EF14" w14:textId="77777777" w:rsidTr="00975EF1">
        <w:tc>
          <w:tcPr>
            <w:tcW w:w="990" w:type="dxa"/>
          </w:tcPr>
          <w:p w14:paraId="7B9D811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80" w:type="dxa"/>
          </w:tcPr>
          <w:p w14:paraId="63207641" w14:textId="73642248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Illinois at Urbana-Champaign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65C0CF0" w14:textId="77777777" w:rsidTr="00975EF1">
        <w:tc>
          <w:tcPr>
            <w:tcW w:w="990" w:type="dxa"/>
          </w:tcPr>
          <w:p w14:paraId="0D68B07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80" w:type="dxa"/>
          </w:tcPr>
          <w:p w14:paraId="4C523B63" w14:textId="7B9E5964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eneva, Geneva, CH, </w:t>
            </w:r>
            <w:r w:rsidR="00A92D5D" w:rsidRPr="00661504">
              <w:rPr>
                <w:lang w:val="en-CA"/>
              </w:rPr>
              <w:t>The Swiss Center for Affective Sciences</w:t>
            </w:r>
          </w:p>
        </w:tc>
      </w:tr>
    </w:tbl>
    <w:p w14:paraId="633421FF" w14:textId="3D32A71E" w:rsidR="004A7F30" w:rsidRPr="00661504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  <w:bookmarkStart w:id="39" w:name="_Hlk46853198"/>
    </w:p>
    <w:p w14:paraId="27AE1834" w14:textId="77777777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r>
        <w:rPr>
          <w:b/>
          <w:color w:val="000000"/>
        </w:rPr>
        <w:br w:type="page"/>
      </w:r>
    </w:p>
    <w:p w14:paraId="295268CC" w14:textId="62F68DE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38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1494A02D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euroethics, free will, and the self” of the Brian-to-Society Decision and Behavior Seminar webinar series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0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0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1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1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6776FEB" w14:textId="77777777" w:rsidR="004C42EF" w:rsidRPr="00661504" w:rsidRDefault="004C42EF" w:rsidP="004C42EF">
      <w:pPr>
        <w:rPr>
          <w:rFonts w:eastAsia="SimSun"/>
          <w:bCs/>
          <w:color w:val="000000"/>
          <w:kern w:val="1"/>
          <w:lang w:val="en-CA" w:eastAsia="ar-SA"/>
        </w:rPr>
      </w:pPr>
    </w:p>
    <w:p w14:paraId="0DE81FA5" w14:textId="0983B7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5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6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3B0726CC" w14:textId="77777777" w:rsidR="00365563" w:rsidRPr="00661504" w:rsidRDefault="00365563">
      <w:pPr>
        <w:rPr>
          <w:bCs/>
          <w:lang w:val="en-CA"/>
        </w:rPr>
      </w:pPr>
    </w:p>
    <w:p w14:paraId="26F1BE99" w14:textId="4541610A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Conference paper presentations</w:t>
      </w:r>
      <w:r w:rsidR="00267782">
        <w:rPr>
          <w:b/>
          <w:lang w:val="en-CA"/>
        </w:rPr>
        <w:t xml:space="preserve"> (86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5C74F669" w14:textId="7B34702A" w:rsidR="00A5015D" w:rsidRPr="00661504" w:rsidRDefault="00A5015D" w:rsidP="00A5015D">
      <w:pPr>
        <w:spacing w:after="240"/>
        <w:ind w:left="720" w:hanging="706"/>
        <w:rPr>
          <w:lang w:val="en-CA"/>
        </w:rPr>
      </w:pPr>
      <w:bookmarkStart w:id="42" w:name="_Hlk107651671"/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3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4" w:name="_Hlk118152001"/>
      <w:bookmarkEnd w:id="42"/>
      <w:bookmarkEnd w:id="43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4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</w:t>
      </w:r>
      <w:r w:rsidRPr="00661504">
        <w:rPr>
          <w:bCs/>
          <w:lang w:val="en-CA"/>
        </w:rPr>
        <w:lastRenderedPageBreak/>
        <w:t xml:space="preserve">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</w:t>
      </w:r>
      <w:r w:rsidRPr="00661504">
        <w:rPr>
          <w:bCs/>
          <w:lang w:val="en-CA"/>
        </w:rPr>
        <w:t xml:space="preserve">.,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5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5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, </w:t>
      </w:r>
      <w:r w:rsidRPr="00661504">
        <w:rPr>
          <w:u w:val="single"/>
          <w:lang w:val="en-CA"/>
        </w:rPr>
        <w:t>Dorfman, A., Oakes, H., 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orfman, A., Oakes, H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39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</w:t>
      </w:r>
      <w:r w:rsidR="002F53AA" w:rsidRPr="00661504">
        <w:rPr>
          <w:lang w:val="en-CA"/>
        </w:rPr>
        <w:lastRenderedPageBreak/>
        <w:t>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6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6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661504">
        <w:rPr>
          <w:rFonts w:eastAsia="Times"/>
          <w:u w:val="single"/>
          <w:lang w:val="en-CA" w:eastAsia="en-US"/>
        </w:rPr>
        <w:t>Huynh, A. C.</w:t>
      </w:r>
      <w:r w:rsidRPr="00661504">
        <w:rPr>
          <w:rFonts w:eastAsia="Times"/>
          <w:lang w:val="en-CA" w:eastAsia="en-US"/>
        </w:rPr>
        <w:t xml:space="preserve">, </w:t>
      </w:r>
      <w:r w:rsidRPr="00661504">
        <w:rPr>
          <w:rFonts w:eastAsia="Times"/>
          <w:u w:val="single"/>
          <w:lang w:val="en-CA" w:eastAsia="en-US"/>
        </w:rPr>
        <w:t>Kung, F. Y. H</w:t>
      </w:r>
      <w:r w:rsidRPr="00661504">
        <w:rPr>
          <w:rFonts w:eastAsia="Times"/>
          <w:lang w:val="en-CA" w:eastAsia="en-US"/>
        </w:rPr>
        <w:t xml:space="preserve">, </w:t>
      </w:r>
      <w:r w:rsidRPr="00661504">
        <w:rPr>
          <w:rFonts w:eastAsia="Times"/>
          <w:b/>
          <w:lang w:val="en-CA" w:eastAsia="en-US"/>
        </w:rPr>
        <w:t>Grossmann, I</w:t>
      </w:r>
      <w:r w:rsidRPr="00661504">
        <w:rPr>
          <w:rFonts w:eastAsia="Times"/>
          <w:lang w:val="en-CA" w:eastAsia="en-US"/>
        </w:rPr>
        <w:t>., &amp; Eibach, R. P. (</w:t>
      </w:r>
      <w:r w:rsidR="00FA70BF" w:rsidRPr="00661504">
        <w:rPr>
          <w:rFonts w:eastAsia="Times"/>
          <w:lang w:val="en-CA" w:eastAsia="en-US"/>
        </w:rPr>
        <w:t>2017, June</w:t>
      </w:r>
      <w:r w:rsidRPr="00661504">
        <w:rPr>
          <w:rFonts w:eastAsia="Times"/>
          <w:lang w:val="en-CA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7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47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 xml:space="preserve">presented in the symposium “How Social-Class Cultures Shape Human </w:t>
      </w:r>
      <w:r w:rsidRPr="00661504">
        <w:rPr>
          <w:lang w:val="en-CA"/>
        </w:rPr>
        <w:lastRenderedPageBreak/>
        <w:t>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48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48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Eibach, R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9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49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</w:t>
      </w:r>
      <w:r w:rsidRPr="00661504">
        <w:rPr>
          <w:lang w:val="en-CA"/>
        </w:rPr>
        <w:lastRenderedPageBreak/>
        <w:t xml:space="preserve">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Brigard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0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1" w:name="_Hlk63976601"/>
      <w:bookmarkEnd w:id="50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De Brigard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1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  <w:lang w:eastAsia="en-CA"/>
        </w:rPr>
        <w:t>Schryer, E.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 xml:space="preserve">, </w:t>
      </w:r>
      <w:r w:rsidRPr="00661504">
        <w:rPr>
          <w:rFonts w:ascii="Times New Roman" w:hAnsi="Times New Roman" w:cs="Times New Roman"/>
          <w:b/>
          <w:sz w:val="24"/>
          <w:szCs w:val="24"/>
          <w:lang w:eastAsia="en-CA"/>
        </w:rPr>
        <w:t>Grossmann, I.,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</w:t>
      </w:r>
      <w:r w:rsidR="001D3112" w:rsidRPr="00661504">
        <w:rPr>
          <w:lang w:val="en-CA"/>
        </w:rPr>
        <w:t xml:space="preserve">&amp; Varnum, M.E.W. </w:t>
      </w:r>
      <w:r w:rsidRPr="00661504">
        <w:rPr>
          <w:lang w:val="en-CA"/>
        </w:rPr>
        <w:t>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</w:t>
      </w:r>
      <w:r w:rsidRPr="00661504">
        <w:rPr>
          <w:lang w:val="en-CA"/>
        </w:rPr>
        <w:lastRenderedPageBreak/>
        <w:t xml:space="preserve">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, &amp; 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&amp;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19, November). 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Dorfman, A.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, Vohs, K.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&amp; Scholer, A. (2019, November). 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77777777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Kung, F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</w:t>
      </w:r>
      <w:r w:rsidR="00513E87" w:rsidRPr="00661504">
        <w:rPr>
          <w:u w:val="single"/>
          <w:lang w:val="en-CA"/>
        </w:rPr>
        <w:t>, F. Y. H.,</w:t>
      </w:r>
      <w:r w:rsidR="00513E87" w:rsidRPr="00661504">
        <w:rPr>
          <w:lang w:val="en-CA"/>
        </w:rPr>
        <w:t xml:space="preserve">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52457FD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661504">
        <w:rPr>
          <w:bCs/>
          <w:lang w:val="en-CA"/>
        </w:rPr>
        <w:t xml:space="preserve">Varnum, M. E. W., </w:t>
      </w: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Nisbett, R.E., Kitayama, S., Katunar, D.</w:t>
      </w:r>
      <w:r w:rsidR="0046252D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(2007</w:t>
      </w:r>
      <w:r w:rsidR="0046252D" w:rsidRPr="00661504">
        <w:rPr>
          <w:bCs/>
          <w:lang w:val="en-CA"/>
        </w:rPr>
        <w:t>, April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7989D27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2/ 2018/</w:t>
            </w:r>
          </w:p>
          <w:p w14:paraId="08A711D0" w14:textId="0692FEA0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12 –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1A6788DF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1E1BF4E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/2019/ 2017/2014/ Winter 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5FF76D6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/Fall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7A0D3620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lastRenderedPageBreak/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2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2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E136C1" w:rsidRPr="00661504" w14:paraId="623B81B5" w14:textId="77777777" w:rsidTr="00296631">
        <w:tc>
          <w:tcPr>
            <w:tcW w:w="1818" w:type="dxa"/>
          </w:tcPr>
          <w:p w14:paraId="31F1782E" w14:textId="1F5F229F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2DB9DF94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 xml:space="preserve">2020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30B54438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6AC0D893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0BB61D6" w14:textId="27FE3F4E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661504" w14:paraId="634BC4B8" w14:textId="77777777" w:rsidTr="00260E42">
        <w:tc>
          <w:tcPr>
            <w:tcW w:w="1530" w:type="dxa"/>
          </w:tcPr>
          <w:p w14:paraId="56A50245" w14:textId="77777777" w:rsidR="00932467" w:rsidRPr="00661504" w:rsidRDefault="0093246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Pr="00661504" w:rsidRDefault="0093246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Pr="00661504" w:rsidRDefault="00862655" w:rsidP="00621294">
      <w:pPr>
        <w:pBdr>
          <w:bottom w:val="single" w:sz="6" w:space="1" w:color="auto"/>
        </w:pBdr>
        <w:rPr>
          <w:lang w:val="en-CA"/>
        </w:rPr>
      </w:pPr>
    </w:p>
    <w:p w14:paraId="48B8411F" w14:textId="4EAA85D3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92EBA9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 xml:space="preserve">2020 </w:t>
            </w:r>
            <w:bookmarkStart w:id="53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3"/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4DA52F1E" w14:textId="77777777" w:rsidR="00E136C1" w:rsidRPr="00661504" w:rsidRDefault="00E136C1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33F0F4F1" w14:textId="030C1069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D7FBBB0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57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58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4" w:name="_Hlk61029988"/>
            <w:bookmarkStart w:id="55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6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6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4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5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7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57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17CD912A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661504" w:rsidRDefault="00932467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58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58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59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59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3AA352DE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  <w:r w:rsidR="005517D9">
              <w:rPr>
                <w:i/>
                <w:lang w:val="en-CA" w:eastAsia="en-CA"/>
              </w:rPr>
              <w:t xml:space="preserve"> </w:t>
            </w:r>
            <w:r w:rsidR="005517D9">
              <w:rPr>
                <w:iCs/>
                <w:lang w:val="en-CA" w:eastAsia="en-CA"/>
              </w:rPr>
              <w:t>(new journal)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0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0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740EEDA4" w14:textId="77777777" w:rsidR="00FB26E2" w:rsidRPr="00661504" w:rsidRDefault="00FB26E2" w:rsidP="00FB26E2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4E77E571" w14:textId="39B5A14A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lastRenderedPageBreak/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661504" w:rsidRDefault="00C66F9E">
      <w:pPr>
        <w:rPr>
          <w:bCs/>
          <w:iCs/>
          <w:lang w:val="en-CA" w:eastAsia="en-CA"/>
        </w:rPr>
      </w:pPr>
    </w:p>
    <w:p w14:paraId="433DE640" w14:textId="7AC7A339" w:rsidR="006B470D" w:rsidRPr="007F04E1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1C536DA6" w14:textId="77777777" w:rsidR="00932467" w:rsidRPr="00661504" w:rsidRDefault="00932467" w:rsidP="006B470D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1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1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2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3" w:name="_Hlk58969706"/>
            <w:bookmarkEnd w:id="62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4" w:name="_Hlk58969773"/>
            <w:bookmarkEnd w:id="63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5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5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15"/>
            <w:bookmarkEnd w:id="64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7" w:name="_Hlk58969783"/>
            <w:bookmarkEnd w:id="6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8" w:name="_Hlk58969791"/>
            <w:bookmarkEnd w:id="6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21"/>
            <w:bookmarkEnd w:id="68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0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0"/>
          </w:p>
        </w:tc>
      </w:tr>
      <w:bookmarkEnd w:id="69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1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1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2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2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3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3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4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74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5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5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5524FC20" w14:textId="77777777" w:rsidR="006B470D" w:rsidRPr="00661504" w:rsidRDefault="006B470D" w:rsidP="00020521">
      <w:pPr>
        <w:autoSpaceDE w:val="0"/>
        <w:autoSpaceDN w:val="0"/>
        <w:adjustRightInd w:val="0"/>
        <w:rPr>
          <w:b/>
          <w:i/>
          <w:caps/>
          <w:lang w:val="en-CA" w:eastAsia="en-CA"/>
        </w:rPr>
      </w:pPr>
    </w:p>
    <w:p w14:paraId="59EB7DF0" w14:textId="47A2334D" w:rsidR="00D34764" w:rsidRPr="007F04E1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76" w:name="_Hlk58970238"/>
      <w:r w:rsidRPr="007F04E1">
        <w:rPr>
          <w:b/>
          <w:iCs/>
          <w:lang w:val="en-CA" w:eastAsia="en-CA"/>
        </w:rPr>
        <w:t>Advisory Board</w:t>
      </w:r>
    </w:p>
    <w:p w14:paraId="3496DB14" w14:textId="77777777" w:rsidR="00932467" w:rsidRPr="007F04E1" w:rsidRDefault="00932467" w:rsidP="00020521">
      <w:pPr>
        <w:autoSpaceDE w:val="0"/>
        <w:autoSpaceDN w:val="0"/>
        <w:adjustRightInd w:val="0"/>
        <w:rPr>
          <w:bCs/>
          <w:iCs/>
          <w:sz w:val="16"/>
          <w:szCs w:val="16"/>
          <w:lang w:val="en-CA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661504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33F515FD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541E13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56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6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59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6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0"/>
      <w:headerReference w:type="default" r:id="rId61"/>
      <w:footerReference w:type="even" r:id="rId62"/>
      <w:footerReference w:type="default" r:id="rId63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24181B1" w14:textId="77777777" w:rsidR="00311945" w:rsidRDefault="00311945">
      <w:r>
        <w:separator/>
      </w:r>
    </w:p>
  </w:endnote>
  <w:endnote w:type="continuationSeparator" w:id="0">
    <w:p w14:paraId="7156DF3B" w14:textId="77777777" w:rsidR="00311945" w:rsidRDefault="0031194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4FF4CA1" w14:textId="77777777" w:rsidR="00311945" w:rsidRDefault="00311945">
      <w:r>
        <w:separator/>
      </w:r>
    </w:p>
  </w:footnote>
  <w:footnote w:type="continuationSeparator" w:id="0">
    <w:p w14:paraId="2B3F3F39" w14:textId="77777777" w:rsidR="00311945" w:rsidRDefault="0031194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564C32BA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B493E">
      <w:rPr>
        <w:b/>
        <w:bCs/>
        <w:sz w:val="22"/>
        <w:szCs w:val="22"/>
        <w:lang w:val="en-US"/>
      </w:rPr>
      <w:t>01</w:t>
    </w:r>
    <w:r w:rsidRPr="00661504">
      <w:rPr>
        <w:b/>
        <w:bCs/>
        <w:sz w:val="22"/>
        <w:szCs w:val="22"/>
        <w:lang w:val="en-US"/>
      </w:rPr>
      <w:t>/202</w:t>
    </w:r>
    <w:r w:rsidR="005B493E">
      <w:rPr>
        <w:b/>
        <w:bCs/>
        <w:sz w:val="22"/>
        <w:szCs w:val="22"/>
        <w:lang w:val="en-US"/>
      </w:rPr>
      <w:t>3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4C65"/>
    <w:rsid w:val="001650C4"/>
    <w:rsid w:val="00170226"/>
    <w:rsid w:val="00170437"/>
    <w:rsid w:val="001709CC"/>
    <w:rsid w:val="00170BBC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54BF"/>
    <w:rsid w:val="00215C05"/>
    <w:rsid w:val="00215FC4"/>
    <w:rsid w:val="00216255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820"/>
    <w:rsid w:val="00251B6E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62C9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1A8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313A"/>
    <w:rsid w:val="006534AA"/>
    <w:rsid w:val="00653D18"/>
    <w:rsid w:val="00654EEE"/>
    <w:rsid w:val="0065573C"/>
    <w:rsid w:val="006564ED"/>
    <w:rsid w:val="00657640"/>
    <w:rsid w:val="00657F42"/>
    <w:rsid w:val="00661504"/>
    <w:rsid w:val="00661E32"/>
    <w:rsid w:val="006637D4"/>
    <w:rsid w:val="00663D95"/>
    <w:rsid w:val="006645EC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3703"/>
    <w:rsid w:val="00C94F1E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5144CF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greatergood.berkeley.edu/article/item/how_life_could_get_better_or_worse_after_covid" TargetMode="External"/><Relationship Id="rId50" Type="http://schemas.openxmlformats.org/officeDocument/2006/relationships/hyperlink" Target="https://worldaftercovid.info/" TargetMode="External"/><Relationship Id="rId55" Type="http://schemas.openxmlformats.org/officeDocument/2006/relationships/hyperlink" Target="https://www.youtube.com/c/TheStoa" TargetMode="External"/><Relationship Id="rId63" Type="http://schemas.openxmlformats.org/officeDocument/2006/relationships/footer" Target="footer2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onwisdompodcast.fireside.fm/" TargetMode="External"/><Relationship Id="rId53" Type="http://schemas.openxmlformats.org/officeDocument/2006/relationships/hyperlink" Target="http://www.forbes.com/sites/datafreaks/2015/04/07/why-we-give-great-advice-to-others-but-cant-take-it-ourselves/" TargetMode="External"/><Relationship Id="rId58" Type="http://schemas.openxmlformats.org/officeDocument/2006/relationships/hyperlink" Target="https://predictions.uwaterloo.ca/" TargetMode="External"/><Relationship Id="rId5" Type="http://schemas.openxmlformats.org/officeDocument/2006/relationships/numbering" Target="numbering.xml"/><Relationship Id="rId61" Type="http://schemas.openxmlformats.org/officeDocument/2006/relationships/header" Target="header2.xm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sites.google.com/view/openstatslab/home/one-way-anova" TargetMode="External"/><Relationship Id="rId48" Type="http://schemas.openxmlformats.org/officeDocument/2006/relationships/hyperlink" Target="https://foreignpolicy.com/2021/03/18/pandemic-social-science-predictions-wrong/" TargetMode="External"/><Relationship Id="rId56" Type="http://schemas.openxmlformats.org/officeDocument/2006/relationships/hyperlink" Target="https://www.hanoiphilosophyforum.org/" TargetMode="External"/><Relationship Id="rId64" Type="http://schemas.openxmlformats.org/officeDocument/2006/relationships/fontTable" Target="fontTable.xml"/><Relationship Id="rId8" Type="http://schemas.openxmlformats.org/officeDocument/2006/relationships/webSettings" Target="webSettings.xml"/><Relationship Id="rId51" Type="http://schemas.openxmlformats.org/officeDocument/2006/relationships/hyperlink" Target="https://blogs.scientificamerican.com/observations/when-reasonable-trumps-rational/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theconversation.com/its-not-stress-thats-killing-us-its-hate-maybe-mindfulness-can-help-171335" TargetMode="External"/><Relationship Id="rId59" Type="http://schemas.openxmlformats.org/officeDocument/2006/relationships/hyperlink" Target="https://www.geographyofphilosophy.com/" TargetMode="Externa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cancovid.ca/" TargetMode="External"/><Relationship Id="rId62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theconversation.com/words-of-wisdom-4-tips-from-experts-on-how-to-endure-until-the-covid-19-pandemic-ends-152162" TargetMode="External"/><Relationship Id="rId57" Type="http://schemas.openxmlformats.org/officeDocument/2006/relationships/hyperlink" Target="https://wisdomsummit.uwaterloo.ca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://dx.doi.org/10.4135/9781412956253.n214" TargetMode="External"/><Relationship Id="rId52" Type="http://schemas.openxmlformats.org/officeDocument/2006/relationships/hyperlink" Target="https://spsp.org/news-center/character-context-blog/can-we-foresee-future-explaining-and-predicting-cultural-change" TargetMode="External"/><Relationship Id="rId60" Type="http://schemas.openxmlformats.org/officeDocument/2006/relationships/header" Target="header1.xml"/><Relationship Id="rId65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04</TotalTime>
  <Pages>37</Pages>
  <Words>15381</Words>
  <Characters>87673</Characters>
  <Application>Microsoft Office Word</Application>
  <DocSecurity>0</DocSecurity>
  <Lines>730</Lines>
  <Paragraphs>20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28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21</cp:revision>
  <cp:lastPrinted>2022-11-30T15:47:00Z</cp:lastPrinted>
  <dcterms:created xsi:type="dcterms:W3CDTF">2021-03-19T00:08:00Z</dcterms:created>
  <dcterms:modified xsi:type="dcterms:W3CDTF">2023-01-23T21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